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74E53" w:rsidRDefault="00C86E2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Q 1 response to Jane</w:t>
      </w:r>
    </w:p>
    <w:p w:rsidR="00C86E2A" w:rsidRDefault="00C86E2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i Jane,</w:t>
      </w:r>
    </w:p>
    <w:p w:rsidR="00C86E2A" w:rsidRDefault="00C86E2A" w:rsidP="00582F65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s is a rather interesting and thought-provoking piece you have written. I am glad that you are speaking more in terms of what happens for the Kenyan citizen, more so what would happen? I do agree that corporate governance in Africa does have a lot of political and social influence.</w:t>
      </w:r>
    </w:p>
    <w:p w:rsidR="00C86E2A" w:rsidRDefault="00C86E2A" w:rsidP="00582F65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e example is the fall </w:t>
      </w:r>
      <w:proofErr w:type="spellStart"/>
      <w:r>
        <w:rPr>
          <w:rFonts w:ascii="Times New Roman" w:hAnsi="Times New Roman" w:cs="Times New Roman"/>
          <w:sz w:val="24"/>
          <w:szCs w:val="24"/>
        </w:rPr>
        <w:t>Mum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ugar and CMC motors in Kenya where it was found that the directors were inflating prices and selling off prime assets and all the non-compliance issues coming. In a rules-based approach where the guidelines are written into law, making these actions criminal</w:t>
      </w:r>
      <w:r w:rsidR="00582F65">
        <w:rPr>
          <w:rFonts w:ascii="Times New Roman" w:hAnsi="Times New Roman" w:cs="Times New Roman"/>
          <w:sz w:val="24"/>
          <w:szCs w:val="24"/>
        </w:rPr>
        <w:t xml:space="preserve"> </w:t>
      </w:r>
      <w:r w:rsidR="00582F65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82F6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Broshko","given":"E. B.","non-dropping-particle":"","parse-names":false,"suffix":""},{"dropping-particle":"","family":"Li","given":"K.","non-dropping-particle":"","parse-names":false,"suffix":""}],"id":"ITEM-1","issued":{"date-parts":[["2006"]]},"publisher-place":"British Columbia","title":"Corporate governance requirements in Canada and the United States: A legal and empirical comparison of the principles-based and rules-based approaches","type":"report"},"uris":["http://www.mendeley.com/documents/?uuid=f209bf5e-783c-3c83-8658-d52c48c791d9"]}],"mendeley":{"formattedCitation":"(Broshko &amp; Li, 2006)","plainTextFormattedCitation":"(Broshko &amp; Li, 2006)","previouslyFormattedCitation":"(Broshko &amp; Li, 2006)"},"properties":{"noteIndex":0},"schema":"https://github.com/citation-style-language/schema/raw/master/csl-citation.json"}</w:instrText>
      </w:r>
      <w:r w:rsidR="00582F65">
        <w:rPr>
          <w:rFonts w:ascii="Times New Roman" w:hAnsi="Times New Roman" w:cs="Times New Roman"/>
          <w:sz w:val="24"/>
          <w:szCs w:val="24"/>
        </w:rPr>
        <w:fldChar w:fldCharType="separate"/>
      </w:r>
      <w:r w:rsidR="00582F65" w:rsidRPr="00582F65">
        <w:rPr>
          <w:rFonts w:ascii="Times New Roman" w:hAnsi="Times New Roman" w:cs="Times New Roman"/>
          <w:noProof/>
          <w:sz w:val="24"/>
          <w:szCs w:val="24"/>
        </w:rPr>
        <w:t>(Broshko &amp; Li, 2006)</w:t>
      </w:r>
      <w:r w:rsidR="00582F6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82F6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ugo","given":"A. W.","non-dropping-particle":"","parse-names":false,"suffix":""}],"id":"ITEM-1","issued":{"date-parts":[["2015"]]},"publisher":"University of Nairobi","title":"Corporate Governance in Kenya: An introduction, and the Kenyan perspective","type":"thesis"},"uris":["http://www.mendeley.com/documents/?uuid=db9b8d63-fa4c-45ad-8012-e2cbfde69b78"]}],"mendeley":{"formattedCitation":"(Mugo, 2015)","manualFormatting":"Mugo (2015)","plainTextFormattedCitation":"(Mugo, 2015)","previouslyFormattedCitation":"(Mugo, 2015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86E2A">
        <w:rPr>
          <w:rFonts w:ascii="Times New Roman" w:hAnsi="Times New Roman" w:cs="Times New Roman"/>
          <w:noProof/>
          <w:sz w:val="24"/>
          <w:szCs w:val="24"/>
        </w:rPr>
        <w:t xml:space="preserve">Mugo </w:t>
      </w:r>
      <w:r w:rsidR="00582F65">
        <w:rPr>
          <w:rFonts w:ascii="Times New Roman" w:hAnsi="Times New Roman" w:cs="Times New Roman"/>
          <w:noProof/>
          <w:sz w:val="24"/>
          <w:szCs w:val="24"/>
        </w:rPr>
        <w:t>(</w:t>
      </w:r>
      <w:r w:rsidRPr="00C86E2A">
        <w:rPr>
          <w:rFonts w:ascii="Times New Roman" w:hAnsi="Times New Roman" w:cs="Times New Roman"/>
          <w:noProof/>
          <w:sz w:val="24"/>
          <w:szCs w:val="24"/>
        </w:rPr>
        <w:t>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states that in the following years after the scandal, the charges brought against the directors at </w:t>
      </w:r>
      <w:proofErr w:type="spellStart"/>
      <w:r>
        <w:rPr>
          <w:rFonts w:ascii="Times New Roman" w:hAnsi="Times New Roman" w:cs="Times New Roman"/>
          <w:sz w:val="24"/>
          <w:szCs w:val="24"/>
        </w:rPr>
        <w:t>Uchu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re acquitted.</w:t>
      </w:r>
    </w:p>
    <w:p w:rsidR="00C86E2A" w:rsidRDefault="00C86E2A" w:rsidP="00582F65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bookmarkStart w:id="0" w:name="_GoBack"/>
      <w:bookmarkEnd w:id="0"/>
      <w:r>
        <w:rPr>
          <w:rFonts w:ascii="Times New Roman" w:hAnsi="Times New Roman" w:cs="Times New Roman"/>
          <w:sz w:val="24"/>
          <w:szCs w:val="24"/>
        </w:rPr>
        <w:t>Furthermore, self-regulatory codes under the principles</w:t>
      </w:r>
      <w:r w:rsidR="00582F65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based approach is a challenge in sub0saharn Africa. For instance in Kenya, the self-regulatory codes are not clearly defined and have no provisions for punishment of directors as is with the case of </w:t>
      </w:r>
      <w:proofErr w:type="spellStart"/>
      <w:r>
        <w:rPr>
          <w:rFonts w:ascii="Times New Roman" w:hAnsi="Times New Roman" w:cs="Times New Roman"/>
          <w:sz w:val="24"/>
          <w:szCs w:val="24"/>
        </w:rPr>
        <w:t>Uchu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This leads to falling back to the Company Act that is then lenient on directors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582F65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Mugo","given":"A. W.","non-dropping-particle":"","parse-names":false,"suffix":""}],"id":"ITEM-1","issued":{"date-parts":[["2015"]]},"publisher":"University of Nairobi","title":"Corporate Governance in Kenya: An introduction, and the Kenyan perspective","type":"thesis"},"uris":["http://www.mendeley.com/documents/?uuid=db9b8d63-fa4c-45ad-8012-e2cbfde69b78"]}],"mendeley":{"formattedCitation":"(Mugo, 2015)","plainTextFormattedCitation":"(Mugo, 2015)","previouslyFormattedCitation":"(Mugo, 2015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C86E2A">
        <w:rPr>
          <w:rFonts w:ascii="Times New Roman" w:hAnsi="Times New Roman" w:cs="Times New Roman"/>
          <w:noProof/>
          <w:sz w:val="24"/>
          <w:szCs w:val="24"/>
        </w:rPr>
        <w:t>(Mugo, 2015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C86E2A" w:rsidRDefault="00C86E2A" w:rsidP="00582F65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w begs the question, does self-regulation or </w:t>
      </w:r>
      <w:r w:rsidR="00582F65">
        <w:rPr>
          <w:rFonts w:ascii="Times New Roman" w:hAnsi="Times New Roman" w:cs="Times New Roman"/>
          <w:sz w:val="24"/>
          <w:szCs w:val="24"/>
        </w:rPr>
        <w:t>principles-based approach work for developing countries with considerable political influences in many spheres?</w:t>
      </w:r>
    </w:p>
    <w:p w:rsidR="00582F65" w:rsidRDefault="00582F65">
      <w:pPr>
        <w:rPr>
          <w:rFonts w:ascii="Times New Roman" w:hAnsi="Times New Roman" w:cs="Times New Roman"/>
          <w:sz w:val="24"/>
          <w:szCs w:val="24"/>
        </w:rPr>
      </w:pPr>
    </w:p>
    <w:p w:rsidR="00582F65" w:rsidRDefault="00582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References</w:t>
      </w:r>
    </w:p>
    <w:p w:rsidR="00582F65" w:rsidRPr="00582F65" w:rsidRDefault="00582F65" w:rsidP="00582F6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582F65">
        <w:rPr>
          <w:rFonts w:ascii="Times New Roman" w:hAnsi="Times New Roman" w:cs="Times New Roman"/>
          <w:noProof/>
          <w:sz w:val="24"/>
          <w:szCs w:val="24"/>
        </w:rPr>
        <w:t xml:space="preserve">Broshko, E. B., &amp; Li, K. (2006). </w:t>
      </w:r>
      <w:r w:rsidRPr="00582F65">
        <w:rPr>
          <w:rFonts w:ascii="Times New Roman" w:hAnsi="Times New Roman" w:cs="Times New Roman"/>
          <w:i/>
          <w:iCs/>
          <w:noProof/>
          <w:sz w:val="24"/>
          <w:szCs w:val="24"/>
        </w:rPr>
        <w:t>Corporate governance requirements in Canada and the United States: A legal and empirical comparison of the principles-based and rules-based approaches</w:t>
      </w:r>
      <w:r w:rsidRPr="00582F65">
        <w:rPr>
          <w:rFonts w:ascii="Times New Roman" w:hAnsi="Times New Roman" w:cs="Times New Roman"/>
          <w:noProof/>
          <w:sz w:val="24"/>
          <w:szCs w:val="24"/>
        </w:rPr>
        <w:t>. British Columbia. Retrieved from https://papers.ssrn.com/sol3/papers.cfm?abstract_id=892708</w:t>
      </w:r>
    </w:p>
    <w:p w:rsidR="00582F65" w:rsidRPr="00582F65" w:rsidRDefault="00582F65" w:rsidP="00582F65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582F65">
        <w:rPr>
          <w:rFonts w:ascii="Times New Roman" w:hAnsi="Times New Roman" w:cs="Times New Roman"/>
          <w:noProof/>
          <w:sz w:val="24"/>
          <w:szCs w:val="24"/>
        </w:rPr>
        <w:t xml:space="preserve">Mugo, A. W. (2015). </w:t>
      </w:r>
      <w:r w:rsidRPr="00582F65">
        <w:rPr>
          <w:rFonts w:ascii="Times New Roman" w:hAnsi="Times New Roman" w:cs="Times New Roman"/>
          <w:i/>
          <w:iCs/>
          <w:noProof/>
          <w:sz w:val="24"/>
          <w:szCs w:val="24"/>
        </w:rPr>
        <w:t>Corporate Governance in Kenya: An introduction, and the Kenyan perspective</w:t>
      </w:r>
      <w:r w:rsidRPr="00582F65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The </w:t>
      </w:r>
      <w:r w:rsidRPr="00582F65">
        <w:rPr>
          <w:rFonts w:ascii="Times New Roman" w:hAnsi="Times New Roman" w:cs="Times New Roman"/>
          <w:noProof/>
          <w:sz w:val="24"/>
          <w:szCs w:val="24"/>
        </w:rPr>
        <w:t>University of Nairobi.</w:t>
      </w:r>
    </w:p>
    <w:p w:rsidR="00582F65" w:rsidRPr="00C86E2A" w:rsidRDefault="00582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fldChar w:fldCharType="end"/>
      </w:r>
    </w:p>
    <w:sectPr w:rsidR="00582F65" w:rsidRPr="00C86E2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bO0NDA1NLMwtzA2MTJW0lEKTi0uzszPAykwrAUAgMeaPiwAAAA="/>
  </w:docVars>
  <w:rsids>
    <w:rsidRoot w:val="00C86E2A"/>
    <w:rsid w:val="00374E53"/>
    <w:rsid w:val="0048701E"/>
    <w:rsid w:val="00582F65"/>
    <w:rsid w:val="00653967"/>
    <w:rsid w:val="00C86E2A"/>
    <w:rsid w:val="00CA2E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7DA1244-69F6-445F-BEF8-F46A84739BF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A410DE-FB4C-4669-A1AB-49212D738CB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</TotalTime>
  <Pages>2</Pages>
  <Words>622</Words>
  <Characters>3547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D</dc:creator>
  <cp:keywords/>
  <dc:description/>
  <cp:lastModifiedBy>Dr. D</cp:lastModifiedBy>
  <cp:revision>1</cp:revision>
  <dcterms:created xsi:type="dcterms:W3CDTF">2021-02-05T09:21:00Z</dcterms:created>
  <dcterms:modified xsi:type="dcterms:W3CDTF">2021-02-05T10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8924ff3b-b3aa-3a38-8dea-3bacce03ebbc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